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6EF8F905"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15 July</w:t>
      </w:r>
      <w:r w:rsidR="009309DE">
        <w:rPr>
          <w:noProof/>
        </w:rPr>
        <w:t xml:space="preserve">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0C2C7441"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513C0FF1"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7E5C7B">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7E5C7B">
        <w:rPr>
          <w:rFonts w:ascii="Cambria Math" w:hAnsi="Cambria Math" w:cs="Cambria Math"/>
        </w:rPr>
        <w:instrText>∼</w:instrText>
      </w:r>
      <w:r w:rsidR="007E5C7B">
        <w:instrText>360</w:instrText>
      </w:r>
      <w:r w:rsidR="007E5C7B">
        <w:rPr>
          <w:rFonts w:cs="Times New Roman"/>
        </w:rPr>
        <w:instrText> °</w:instrText>
      </w:r>
      <w:r w:rsidR="007E5C7B">
        <w:instrText xml:space="preserve">C, our coupled </w:instrText>
      </w:r>
      <w:r w:rsidR="007E5C7B">
        <w:rPr>
          <w:rFonts w:cs="Times New Roman"/>
        </w:rPr>
        <w:instrText>Δ</w:instrText>
      </w:r>
      <w:r w:rsidR="007E5C7B">
        <w:instrText xml:space="preserve">12CH2D2 - </w:instrText>
      </w:r>
      <w:r w:rsidR="007E5C7B">
        <w:rPr>
          <w:rFonts w:cs="Times New Roman"/>
        </w:rPr>
        <w:instrText>Δ</w:instrText>
      </w:r>
      <w:r w:rsidR="007E5C7B">
        <w:instrText>13CH3D data establish that methane is in internal equilibrium at 343-35+41</w:instrText>
      </w:r>
      <w:r w:rsidR="007E5C7B">
        <w:rPr>
          <w:rFonts w:cs="Times New Roman"/>
        </w:rPr>
        <w:instrText>°</w:instrText>
      </w:r>
      <w:r w:rsidR="007E5C7B">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7E5C7B">
        <w:rPr>
          <w:rFonts w:ascii="Cambria Math" w:hAnsi="Cambria Math" w:cs="Cambria Math"/>
        </w:rPr>
        <w:instrText>∼</w:instrText>
      </w:r>
      <w:r w:rsidR="007E5C7B">
        <w:instrText>350</w:instrText>
      </w:r>
      <w:r w:rsidR="007E5C7B">
        <w:rPr>
          <w:rFonts w:cs="Times New Roman"/>
        </w:rPr>
        <w:instrText> °</w:instrText>
      </w:r>
      <w:r w:rsidR="007E5C7B">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7E5C7B" w:rsidRPr="007E5C7B">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4C0E0B">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4C0E0B" w:rsidRPr="004C0E0B">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0.55%, 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56AF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w:t>
      </w:r>
      <w:r w:rsidR="00504DDD">
        <w:lastRenderedPageBreak/>
        <w:t>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156AF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deuteration,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1FB6D03A" w:rsidR="00824E09" w:rsidRPr="00C81A1E"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r>
        <w:lastRenderedPageBreak/>
        <w:t xml:space="preserve">isotopologues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 refer to the protiated methane isotopologu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56AF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r w:rsidR="00304ECB">
        <w:t xml:space="preserve">EASY%Ro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56AF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56AFF">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56AF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organic-rich mudrocks</w:t>
      </w:r>
      <w:r w:rsidR="00CF77B0">
        <w:t xml:space="preserve">.  </w:t>
      </w:r>
    </w:p>
    <w:p w14:paraId="73A8DBC5" w14:textId="3D5A2A4D"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Therefore, it is likely that hydrogen exchange of methane </w:t>
      </w:r>
      <w:r w:rsidR="0038495C">
        <w:t>during</w:t>
      </w:r>
      <w:r w:rsidR="008159B0">
        <w:t xml:space="preserve"> the </w:t>
      </w:r>
      <w:r w:rsidR="001955B3">
        <w:t>experiment was limited or insignificant, and that the hydrogen isotopic composition of the generated CH</w:t>
      </w:r>
      <w:r w:rsidR="001955B3">
        <w:rPr>
          <w:vertAlign w:val="subscript"/>
        </w:rPr>
        <w:t>4</w:t>
      </w:r>
      <w:r w:rsidR="001955B3">
        <w:t xml:space="preserve"> is controlled primarily by the processes of </w:t>
      </w:r>
      <w:r w:rsidR="009205B9">
        <w:t xml:space="preserve">source rock-water hydrogen exchange and kinetic isotope fractionation during </w:t>
      </w:r>
      <w:r w:rsidR="001955B3">
        <w:t>methane generation.</w:t>
      </w:r>
      <w:r w:rsidR="00716AB2">
        <w:t xml:space="preserve">  As discussed in the following section, this conclusion is supported by the selective production of deuterated methane isotopologues.</w:t>
      </w:r>
    </w:p>
    <w:p w14:paraId="7AAEC61C" w14:textId="59495223" w:rsidR="00DE6F7C" w:rsidRDefault="00DE6F7C" w:rsidP="00DE6F7C">
      <w:pPr>
        <w:pStyle w:val="Heading2"/>
      </w:pPr>
      <w:r>
        <w:t>Production of deuterated methane</w:t>
      </w:r>
      <w:r w:rsidR="00F618C2">
        <w:t xml:space="preserve"> isotopologues</w:t>
      </w:r>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156AFF">
        <w:rPr>
          <w:b/>
          <w:noProof/>
        </w:rPr>
        <w:t>4</w:t>
      </w:r>
      <w:r>
        <w:rPr>
          <w:b/>
        </w:rPr>
        <w:fldChar w:fldCharType="end"/>
      </w:r>
      <w:r w:rsidR="00124E29">
        <w:t xml:space="preserve">.  Fragment intensities were very similar to those determined by </w:t>
      </w:r>
      <w:r w:rsidR="00EC215D">
        <w:t xml:space="preserve">Dibeler and Mohler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156AF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56AF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56AF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56AFF">
        <w:rPr>
          <w:b/>
          <w:noProof/>
        </w:rPr>
        <w:t>6</w:t>
      </w:r>
      <w:r w:rsidR="00ED126F">
        <w:rPr>
          <w:b/>
        </w:rPr>
        <w:fldChar w:fldCharType="end"/>
      </w:r>
      <w:r w:rsidR="00ED126F">
        <w:t>.</w:t>
      </w:r>
    </w:p>
    <w:p w14:paraId="4F65AED5" w14:textId="2F757B5D"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56AF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56AFF">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lastRenderedPageBreak/>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4888B60D" w14:textId="60CCB67E"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3"/>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isotopologues</w:t>
      </w:r>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56AFF">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5EDD0D7"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56AF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415E978B" w14:textId="3A9B4CC1"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EASY%Ro).</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w:t>
      </w:r>
      <w:commentRangeStart w:id="0"/>
      <w:r w:rsidR="005B383A">
        <w:t xml:space="preserve">calculated </w:t>
      </w:r>
      <w:commentRangeEnd w:id="0"/>
      <w:r w:rsidR="005B383A">
        <w:rPr>
          <w:rStyle w:val="CommentReference"/>
        </w:rPr>
        <w:commentReference w:id="0"/>
      </w:r>
      <w:r w:rsidR="005B383A">
        <w:t>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EASY%Ro = 0.75</w:t>
      </w:r>
      <w:r w:rsidR="00992C05" w:rsidRPr="00992C05">
        <w:t>–</w:t>
      </w:r>
      <w:r w:rsidR="00992C05">
        <w:t xml:space="preserve">0.9%),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Pr>
          <w:b/>
          <w:noProof/>
        </w:rPr>
        <w:t>6</w:t>
      </w:r>
      <w:r>
        <w:rPr>
          <w:b/>
        </w:rPr>
        <w:fldChar w:fldCharType="end"/>
      </w:r>
      <w:r>
        <w:rPr>
          <w:b/>
        </w:rPr>
        <w:t xml:space="preserve">B </w:t>
      </w:r>
      <w:r>
        <w:t>is a graph of cumulative CH</w:t>
      </w:r>
      <w:r>
        <w:rPr>
          <w:vertAlign w:val="subscript"/>
        </w:rPr>
        <w:t>4</w:t>
      </w:r>
      <w:r>
        <w:t xml:space="preserve"> generated plotted against </w:t>
      </w:r>
      <w:commentRangeStart w:id="1"/>
      <w:r>
        <w:t>percentage</w:t>
      </w:r>
      <w:commentRangeEnd w:id="1"/>
      <w:r w:rsidR="001C33E5">
        <w:rPr>
          <w:rStyle w:val="CommentReference"/>
        </w:rPr>
        <w:commentReference w:id="1"/>
      </w:r>
      <w:r>
        <w:t xml:space="preserve"> of methane deuteration.</w:t>
      </w:r>
      <w:r>
        <w:rPr>
          <w:rStyle w:val="FootnoteReference"/>
        </w:rPr>
        <w:footnoteReference w:id="4"/>
      </w:r>
      <w:r>
        <w:t xml:space="preserve"> Because approximately</w:t>
      </w:r>
      <w:r w:rsidRPr="001B65C9">
        <w:t xml:space="preserve"> 100 µmol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deuteration, </w:t>
      </w:r>
      <w:r w:rsidRPr="001B65C9">
        <w:t xml:space="preserve">only less than 10% of </w:t>
      </w:r>
      <w:r w:rsidR="004C69F1">
        <w:t>methane has been generated; stated another way</w:t>
      </w:r>
      <w:r w:rsidRPr="001B65C9">
        <w:t xml:space="preserve">, </w:t>
      </w:r>
      <w:r w:rsidR="00874826">
        <w:t xml:space="preserve">for </w:t>
      </w:r>
      <w:r w:rsidRPr="001B65C9">
        <w:t xml:space="preserve">90% </w:t>
      </w:r>
      <w:r w:rsidRPr="001B65C9">
        <w:lastRenderedPageBreak/>
        <w:t xml:space="preserve">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782951">
        <w:rPr>
          <w:b/>
          <w:noProof/>
        </w:rPr>
        <w:t>5</w:t>
      </w:r>
      <w:r w:rsidR="00782951" w:rsidRPr="00ED6AD8">
        <w:rPr>
          <w:b/>
        </w:rPr>
        <w:fldChar w:fldCharType="end"/>
      </w:r>
      <w:r w:rsidR="00782951">
        <w:rPr>
          <w:b/>
        </w:rPr>
        <w:t>A</w:t>
      </w:r>
      <w:r w:rsidR="00782951">
        <w:t xml:space="preserve">, the fully-deuterated isotopologu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EASY%Ro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1B65C9">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B949957" w14:textId="629525C3" w:rsidR="00D1464E"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Examples of _____EASYREACT</w:t>
      </w:r>
      <w:r w:rsidR="00397E20">
        <w:t xml:space="preserve"> </w:t>
      </w:r>
      <w:r w:rsidR="00397E20">
        <w:fldChar w:fldCharType="begin"/>
      </w:r>
      <w:r w:rsidR="00397E20">
        <w:instrText xml:space="preserve"> ADDIN ZOTERO_ITEM CSL_CITATION {"citationID":"595pPka1","properties":{"formattedCitation":"(Clayton, 2003; Tang et al., 2005; Wei et al., 2019)","plainCitation":"(Clayton, 2003; Tang et al., 2005; Wei et al., 2019)","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chema":"https://github.com/citation-style-language/schema/raw/master/csl-citation.json"} </w:instrText>
      </w:r>
      <w:r w:rsidR="00397E20">
        <w:fldChar w:fldCharType="separate"/>
      </w:r>
      <w:r w:rsidR="00397E20" w:rsidRPr="00397E20">
        <w:rPr>
          <w:rFonts w:cs="Times New Roman"/>
        </w:rPr>
        <w:t>(Clayton, 2003; Tang et al., 2005; Wei et al., 2019)</w:t>
      </w:r>
      <w:r w:rsidR="00397E20">
        <w:fldChar w:fldCharType="end"/>
      </w:r>
    </w:p>
    <w:p w14:paraId="21F90691" w14:textId="2221FDE4" w:rsidR="00FA05B0" w:rsidRDefault="00F12B13" w:rsidP="00557B6D">
      <w:r>
        <w:t>Correct i</w:t>
      </w:r>
      <w:r w:rsidRPr="00F12B13">
        <w:t>nterpretation of δD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t>.</w:t>
      </w:r>
      <w:r w:rsidR="00BF5F0A">
        <w:t xml:space="preserve">  </w:t>
      </w:r>
      <w:r w:rsidR="00FA05B0">
        <w:t xml:space="preserve">Timescales of all of these processes range between years to tens of millions of years at the peak petroleum-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These three processes are discussed separately here with respect to the experimental results</w:t>
      </w:r>
      <w:r w:rsidR="00304544">
        <w:t xml:space="preserve"> and how they apply to the interpretation of isotope and isotopologue ratios of CH</w:t>
      </w:r>
      <w:r w:rsidR="00304544">
        <w:rPr>
          <w:vertAlign w:val="subscript"/>
        </w:rPr>
        <w:t>4</w:t>
      </w:r>
      <w:r w:rsidR="00484788">
        <w:t xml:space="preserve">. </w:t>
      </w:r>
    </w:p>
    <w:p w14:paraId="6E7DB3C9" w14:textId="04C0EF8B" w:rsidR="00304544" w:rsidRDefault="00304544" w:rsidP="00304544">
      <w:pPr>
        <w:pStyle w:val="Heading3"/>
      </w:pPr>
      <w:r>
        <w:t>Methane generation</w:t>
      </w:r>
    </w:p>
    <w:p w14:paraId="41F0275B" w14:textId="3D902630" w:rsidR="00FE4DA9" w:rsidRDefault="00DF651F" w:rsidP="00557B6D">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 as well as</w:t>
      </w:r>
      <w:r>
        <w:t xml:space="preserve"> via cracking of</w:t>
      </w:r>
      <w:r w:rsidR="00C76663">
        <w:t xml:space="preserve"> high- and low-molecular weight 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At temperatures this low, </w:t>
      </w:r>
      <w:r w:rsidR="001F724F">
        <w:t>the corresponding source rocks are thermally-immature for oil generation (estimated R</w:t>
      </w:r>
      <w:r w:rsidR="001F724F">
        <w:rPr>
          <w:vertAlign w:val="subscript"/>
        </w:rPr>
        <w:t>o</w:t>
      </w:r>
      <w:r w:rsidR="001F724F">
        <w:t xml:space="preserve"> of ~0.25 to 0.4%; Rowe and Muehlenbachs, 1999)</w:t>
      </w:r>
      <w:r w:rsidR="00595232">
        <w:t>, and</w:t>
      </w:r>
      <w:r w:rsidR="001F724F">
        <w:t xml:space="preserve"> </w:t>
      </w:r>
      <w:r w:rsidR="00FE4DA9">
        <w:t xml:space="preserve">D/H exchange of many kerogen moieties is far from complete </w:t>
      </w:r>
      <w:r w:rsidR="00FE4DA9">
        <w:fldChar w:fldCharType="begin"/>
      </w:r>
      <w:r w:rsidR="00FE4DA9">
        <w:instrText xml:space="preserve"> ADDIN ZOTERO_ITEM CSL_CITATION {"citationID":"CSbIFep3","properties":{"formattedCitation":"(Sessions et al., 2004; Schimmelmann et al., 2006; Sessions, 2016)","plainCitation":"(Sessions et al., 2004; Schimmelmann et al., 2006; Sessions, 2016)","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chema":"https://github.com/citation-style-language/schema/raw/master/csl-citation.json"} </w:instrText>
      </w:r>
      <w:r w:rsidR="00FE4DA9">
        <w:fldChar w:fldCharType="separate"/>
      </w:r>
      <w:r w:rsidR="00FE4DA9" w:rsidRPr="00FE4DA9">
        <w:rPr>
          <w:rFonts w:cs="Times New Roman"/>
        </w:rPr>
        <w:t>(Sessions et al., 2004; Schimmelmann et al., 2006; Sessions, 2016)</w:t>
      </w:r>
      <w:r w:rsidR="00FE4DA9">
        <w:fldChar w:fldCharType="end"/>
      </w:r>
      <w:r w:rsidR="00FE4DA9">
        <w:t>.</w:t>
      </w:r>
    </w:p>
    <w:p w14:paraId="2F7297A1" w14:textId="6FA1CAF6" w:rsidR="00B6568E" w:rsidRDefault="00BF5F0A" w:rsidP="00557B6D">
      <w:r>
        <w:t>Since</w:t>
      </w:r>
      <w:r w:rsidR="00FA05B0">
        <w:t xml:space="preserve"> methyl groups of </w:t>
      </w:r>
      <w:r w:rsidR="00B6568E">
        <w:t xml:space="preserve">wood (and presumably other organic compounds that undergo early diagenesis) have non-equilibrated clumped isotope values … </w:t>
      </w:r>
      <w:r w:rsidR="00B6568E">
        <w:fldChar w:fldCharType="begin"/>
      </w:r>
      <w:r w:rsidR="00B6568E">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B6568E">
        <w:rPr>
          <w:rFonts w:ascii="Cambria Math" w:hAnsi="Cambria Math" w:cs="Cambria Math"/>
        </w:rPr>
        <w:instrText>∼</w:instrText>
      </w:r>
      <w:r w:rsidR="00B6568E">
        <w:instrText>11</w:instrText>
      </w:r>
      <w:r w:rsidR="00B6568E">
        <w:rPr>
          <w:rFonts w:cs="Times New Roman"/>
        </w:rPr>
        <w:instrText>‰</w:instrText>
      </w:r>
      <w:r w:rsidR="00B6568E">
        <w:instrText xml:space="preserve"> in 13C</w:instrText>
      </w:r>
      <w:r w:rsidR="00B6568E">
        <w:rPr>
          <w:rFonts w:cs="Times New Roman"/>
        </w:rPr>
        <w:instrText>–</w:instrText>
      </w:r>
      <w:r w:rsidR="00B6568E">
        <w:instrText xml:space="preserve">D and </w:instrText>
      </w:r>
      <w:r w:rsidR="00B6568E">
        <w:rPr>
          <w:rFonts w:ascii="Cambria Math" w:hAnsi="Cambria Math" w:cs="Cambria Math"/>
        </w:rPr>
        <w:instrText>∼</w:instrText>
      </w:r>
      <w:r w:rsidR="00B6568E">
        <w:instrText>48</w:instrText>
      </w:r>
      <w:r w:rsidR="00B6568E">
        <w:rPr>
          <w:rFonts w:cs="Times New Roman"/>
        </w:rPr>
        <w:instrText>‰</w:instrText>
      </w:r>
      <w:r w:rsidR="00B6568E">
        <w:instrText xml:space="preserve"> in D</w:instrText>
      </w:r>
      <w:r w:rsidR="00B6568E">
        <w:rPr>
          <w:rFonts w:cs="Times New Roman"/>
        </w:rPr>
        <w:instrText>–</w:instrText>
      </w:r>
      <w:r w:rsidR="00B6568E">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6568E">
        <w:fldChar w:fldCharType="separate"/>
      </w:r>
      <w:r w:rsidR="00B6568E" w:rsidRPr="00B6568E">
        <w:rPr>
          <w:rFonts w:cs="Times New Roman"/>
        </w:rPr>
        <w:t>(Lloyd et al., 2021)</w:t>
      </w:r>
      <w:r w:rsidR="00B6568E">
        <w:fldChar w:fldCharType="end"/>
      </w:r>
      <w:bookmarkStart w:id="2" w:name="_GoBack"/>
      <w:bookmarkEnd w:id="2"/>
    </w:p>
    <w:p w14:paraId="213E0C17" w14:textId="5A2FB661" w:rsidR="00F3059E" w:rsidRDefault="00FA05B0" w:rsidP="00557B6D">
      <w:r>
        <w:t xml:space="preserve">at least certain </w:t>
      </w:r>
      <w:r w:rsidR="00BF5F0A">
        <w:t xml:space="preserve"> timescales of direct hydrogen exchange between CH</w:t>
      </w:r>
      <w:r w:rsidR="00BF5F0A">
        <w:rPr>
          <w:vertAlign w:val="subscript"/>
        </w:rPr>
        <w:t>4</w:t>
      </w:r>
      <w:r w:rsidR="00BF5F0A">
        <w:t xml:space="preserve"> and H</w:t>
      </w:r>
      <w:r w:rsidR="00BF5F0A">
        <w:rPr>
          <w:vertAlign w:val="subscript"/>
        </w:rPr>
        <w:t>2</w:t>
      </w:r>
      <w:r w:rsidR="00BF5F0A">
        <w:t>O are likely in the tens of millions of years at temperatures below 200 </w:t>
      </w:r>
      <w:r w:rsidR="00BF5F0A" w:rsidRPr="00BF5F0A">
        <w:t>°C</w:t>
      </w:r>
    </w:p>
    <w:p w14:paraId="1E1D5BAE" w14:textId="4975D55A" w:rsidR="00304544" w:rsidRDefault="00304544" w:rsidP="00304544">
      <w:pPr>
        <w:pStyle w:val="Heading3"/>
      </w:pPr>
      <w:r>
        <w:t>D/H exchange in precursor molecules</w:t>
      </w:r>
    </w:p>
    <w:p w14:paraId="0E589AED" w14:textId="59796B8C" w:rsidR="00304544" w:rsidRDefault="00304544" w:rsidP="00304544">
      <w:r>
        <w:t>Since methyl groups of at least certain  timescales of direct hydrogen exchange between CH</w:t>
      </w:r>
      <w:r>
        <w:rPr>
          <w:vertAlign w:val="subscript"/>
        </w:rPr>
        <w:t>4</w:t>
      </w:r>
      <w:r>
        <w:t xml:space="preserve"> and </w:t>
      </w:r>
      <w:r w:rsidR="001F724F">
        <w:t xml:space="preserve">ambient </w:t>
      </w:r>
      <w:r>
        <w:t>H</w:t>
      </w:r>
      <w:r>
        <w:rPr>
          <w:vertAlign w:val="subscript"/>
        </w:rPr>
        <w:t>2</w:t>
      </w:r>
      <w:r>
        <w:t>O are likely in the tens of millions of years at temperatures below 200 </w:t>
      </w:r>
      <w:r w:rsidRPr="00BF5F0A">
        <w:t>°C</w:t>
      </w:r>
    </w:p>
    <w:p w14:paraId="7D4E8CA0" w14:textId="0D53C1C2" w:rsidR="00304544" w:rsidRPr="00304544" w:rsidRDefault="00304544" w:rsidP="00304544">
      <w:pPr>
        <w:pStyle w:val="Heading3"/>
      </w:pPr>
      <w:r>
        <w:lastRenderedPageBreak/>
        <w:t>D/H exchange between methane and water</w:t>
      </w:r>
    </w:p>
    <w:p w14:paraId="17F99F0C" w14:textId="2D82978D" w:rsidR="00BF5F0A" w:rsidRDefault="00BF5F0A" w:rsidP="00557B6D">
      <w:r>
        <w:t xml:space="preserve"> </w:t>
      </w:r>
    </w:p>
    <w:p w14:paraId="6A91F44F" w14:textId="2A658843" w:rsidR="00397E20" w:rsidRPr="00397E20" w:rsidRDefault="00397E20" w:rsidP="00557B6D">
      <w:r>
        <w:t>The activation energy for methane generation in our experiment was 90.24 kJ/mol</w:t>
      </w:r>
      <w:r w:rsidR="00EB13AA">
        <w:t xml:space="preserve"> or 21.57 kcal/mol, with a pre-exponential factor of </w:t>
      </w:r>
      <w:r w:rsidR="00EB13AA" w:rsidRPr="00EB13AA">
        <w:t>2.19E-03</w:t>
      </w:r>
      <w:r w:rsidR="00EB13AA">
        <w:t>/sec</w:t>
      </w:r>
      <w:r>
        <w:t xml:space="preserve"> (</w:t>
      </w:r>
      <w:r>
        <w:rPr>
          <w:i/>
        </w:rPr>
        <w:t>Supplementary Information</w:t>
      </w:r>
      <w:r w:rsidR="00EB13AA">
        <w:t>)</w:t>
      </w:r>
      <w:r w:rsidR="00EC1BEE">
        <w:t xml:space="preserve"> …. Compare to </w:t>
      </w:r>
      <w:r w:rsidR="00EC1BEE">
        <w:fldChar w:fldCharType="begin"/>
      </w:r>
      <w:r w:rsidR="00EC1BEE">
        <w:instrText xml:space="preserve"> ADDIN ZOTERO_ITEM CSL_CITATION {"citationID":"iI5ZHwLr","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EC1BEE">
        <w:fldChar w:fldCharType="separate"/>
      </w:r>
      <w:r w:rsidR="00EC1BEE" w:rsidRPr="00EC1BEE">
        <w:rPr>
          <w:rFonts w:cs="Times New Roman"/>
        </w:rPr>
        <w:t>(Seewald et al., 1998)</w:t>
      </w:r>
      <w:r w:rsidR="00EC1BEE">
        <w:fldChar w:fldCharType="end"/>
      </w:r>
      <w:r w:rsidR="00EC1BEE">
        <w:t xml:space="preserve">, it's different.  Compare to </w:t>
      </w:r>
      <w:r w:rsidR="00EC1BEE">
        <w:fldChar w:fldCharType="begin"/>
      </w:r>
      <w:r w:rsidR="00EC1BEE">
        <w:instrText xml:space="preserve"> ADDIN ZOTERO_ITEM CSL_CITATION {"citationID":"NYNUYnlb","properties":{"formattedCitation":"(Lewan, 1985)","plainCitation":"(Lewan, 1985)","noteIndex":0},"citationItems":[{"id":1741,"uris":["http://zotero.org/users/local/pytFPmJs/items/4VVQ872D"],"uri":["http://zotero.org/users/local/pytFPmJs/items/4VVQ872D"],"itemData":{"id":1741,"type":"article-journal","title":"Evaluation of petroleum generation by hydrous pyrolysis experimentation [and discussion]","container-title":"Philosophical Transactions of the Royal Society of London. Series A, Mathematical and Physical Sciences","page":"123–134","volume":"315","issue":"1531","author":[{"family":"Lewan","given":"MD"}],"issued":{"date-parts":[["1985"]]}}}],"schema":"https://github.com/citation-style-language/schema/raw/master/csl-citation.json"} </w:instrText>
      </w:r>
      <w:r w:rsidR="00EC1BEE">
        <w:fldChar w:fldCharType="separate"/>
      </w:r>
      <w:r w:rsidR="00EC1BEE" w:rsidRPr="00EC1BEE">
        <w:rPr>
          <w:rFonts w:cs="Times New Roman"/>
        </w:rPr>
        <w:t>(Lewan, 1985)</w:t>
      </w:r>
      <w:r w:rsidR="00EC1BEE">
        <w:fldChar w:fldCharType="end"/>
      </w:r>
      <w:r w:rsidR="00EC1BEE">
        <w:t xml:space="preserve">, </w:t>
      </w:r>
    </w:p>
    <w:p w14:paraId="42986C93" w14:textId="77777777" w:rsidR="00BF5F0A" w:rsidRDefault="00BF5F0A" w:rsidP="00557B6D">
      <w:r>
        <w:t xml:space="preserve">There are a number of features in the dataset that provide qualitative insight into the relative contribution of kerogen vs. </w:t>
      </w:r>
    </w:p>
    <w:p w14:paraId="28625586" w14:textId="6C8A14B2" w:rsidR="00557B6D" w:rsidRPr="00557B6D" w:rsidRDefault="00557B6D" w:rsidP="00557B6D">
      <w:r w:rsidRPr="00557B6D">
        <w:t>Four features in the dataset are notable: (</w:t>
      </w:r>
      <w:r w:rsidRPr="00557B6D">
        <w:rPr>
          <w:i/>
        </w:rPr>
        <w:t>i</w:t>
      </w:r>
      <w:r w:rsidRPr="00557B6D">
        <w:t>) the production of undeuterated C</w:t>
      </w:r>
      <w:r w:rsidRPr="00557B6D">
        <w:rPr>
          <w:vertAlign w:val="superscript"/>
        </w:rPr>
        <w:t>1</w:t>
      </w:r>
      <w:r w:rsidRPr="00557B6D">
        <w:t>H</w:t>
      </w:r>
      <w:r w:rsidRPr="00557B6D">
        <w:rPr>
          <w:vertAlign w:val="subscript"/>
        </w:rPr>
        <w:t>4</w:t>
      </w:r>
      <w:r w:rsidRPr="00557B6D">
        <w:t xml:space="preserve"> under incipient catagenic conditions; (</w:t>
      </w:r>
      <w:r w:rsidRPr="00557B6D">
        <w:rPr>
          <w:i/>
        </w:rPr>
        <w:t>ii</w:t>
      </w:r>
      <w:r w:rsidRPr="00557B6D">
        <w:t>) the predominance of CD</w:t>
      </w:r>
      <w:r w:rsidRPr="00557B6D">
        <w:rPr>
          <w:vertAlign w:val="subscript"/>
        </w:rPr>
        <w:t>4</w:t>
      </w:r>
      <w:r w:rsidRPr="00557B6D">
        <w:t xml:space="preserve"> towards the end of the experiment, coinciding with the late oil window; (</w:t>
      </w:r>
      <w:r w:rsidRPr="00557B6D">
        <w:rPr>
          <w:i/>
        </w:rPr>
        <w:t>iii</w:t>
      </w:r>
      <w:r w:rsidRPr="00557B6D">
        <w:t>) the lack of direct methane-water isotopic exchange even at 350 °C; and (</w:t>
      </w:r>
      <w:r w:rsidRPr="00557B6D">
        <w:rPr>
          <w:i/>
        </w:rPr>
        <w:t>iv</w:t>
      </w:r>
      <w:r w:rsidRPr="00557B6D">
        <w:t>) the near-absence of CH</w:t>
      </w:r>
      <w:r w:rsidRPr="00557B6D">
        <w:rPr>
          <w:vertAlign w:val="subscript"/>
        </w:rPr>
        <w:t>2</w:t>
      </w:r>
      <w:r w:rsidRPr="00557B6D">
        <w:t>D</w:t>
      </w:r>
      <w:r w:rsidRPr="00557B6D">
        <w:rPr>
          <w:vertAlign w:val="subscript"/>
        </w:rPr>
        <w:t>2</w:t>
      </w:r>
      <w:r w:rsidRPr="00557B6D">
        <w:t xml:space="preserve"> during the experiment.  These observations suggest that while some –CH</w:t>
      </w:r>
      <w:r w:rsidRPr="00557B6D">
        <w:rPr>
          <w:i/>
          <w:vertAlign w:val="subscript"/>
        </w:rPr>
        <w:t>x</w:t>
      </w:r>
      <w:r w:rsidRPr="00557B6D">
        <w:t xml:space="preserve"> moieties in kerogen or longer-chain hydrocarbons undergo exchange more readily than cracking, some other moieties or compound classes are much less prone to exchange.  </w:t>
      </w:r>
    </w:p>
    <w:p w14:paraId="0E0D7CD2" w14:textId="68D0C808" w:rsidR="005B7361" w:rsidRPr="007A2492" w:rsidRDefault="005E4212" w:rsidP="005B7361">
      <w:r>
        <w:t xml:space="preserve">The </w:t>
      </w:r>
    </w:p>
    <w:p w14:paraId="1996CBDC" w14:textId="3DD8BDD0" w:rsidR="005B7361" w:rsidRDefault="00AA2707" w:rsidP="00E04AC6">
      <w:pPr>
        <w:pStyle w:val="Heading2"/>
      </w:pPr>
      <w:r>
        <w:t>G</w:t>
      </w:r>
      <w:r w:rsidR="00E04AC6">
        <w:t>ene</w:t>
      </w:r>
      <w:r>
        <w:t>ration potential of natural gas</w:t>
      </w:r>
    </w:p>
    <w:p w14:paraId="5153B3EF" w14:textId="37374770" w:rsidR="0077625C" w:rsidRDefault="0077625C" w:rsidP="0077625C">
      <w:r>
        <w:t>Asdfasfdasdf</w:t>
      </w:r>
    </w:p>
    <w:p w14:paraId="3CF99EA7" w14:textId="77777777" w:rsidR="00C97344" w:rsidRPr="00982055" w:rsidRDefault="00E04AC6" w:rsidP="00C97344">
      <w:pPr>
        <w:rPr>
          <w:color w:val="FF0000"/>
        </w:rPr>
      </w:pPr>
      <w:r w:rsidRPr="00982055">
        <w:rPr>
          <w:color w:val="FF0000"/>
        </w:rPr>
        <w:t>No longer limited by HI ….. can make as much as TOC allows (viz. Helgeson paper).</w:t>
      </w:r>
      <w:r w:rsidR="00C97344" w:rsidRPr="00982055">
        <w:rPr>
          <w:color w:val="FF0000"/>
        </w:rPr>
        <w:t xml:space="preserve"> </w:t>
      </w:r>
    </w:p>
    <w:p w14:paraId="2FD90DC0" w14:textId="4F484635" w:rsidR="00C97344" w:rsidRPr="00982055" w:rsidRDefault="00C97344" w:rsidP="00C97344">
      <w:pPr>
        <w:rPr>
          <w:color w:val="FF0000"/>
        </w:rPr>
      </w:pPr>
      <w:r w:rsidRPr="00982055">
        <w:rPr>
          <w:color w:val="FF0000"/>
        </w:rPr>
        <w:t>Other factors such as water pressure, fluid chemistry, fluid flow, the presence of oil or Type I organic matter and methane or CO2 partial pressures were found to play only minor roles in the development of vitrinite reflectance.  (Huang 1996, exxon).</w:t>
      </w:r>
    </w:p>
    <w:p w14:paraId="34F13DFE" w14:textId="77777777" w:rsidR="00C97344" w:rsidRPr="00982055" w:rsidRDefault="00C97344" w:rsidP="00C97344">
      <w:pPr>
        <w:rPr>
          <w:color w:val="FF0000"/>
        </w:rPr>
      </w:pPr>
      <w:r w:rsidRPr="00982055">
        <w:rPr>
          <w:color w:val="FF0000"/>
        </w:rPr>
        <w:t xml:space="preserve">The literature is conflicted on the importance of water on vitrinite reflectance.  For a review of the literature see Hackley and Lewan, 2018.  </w:t>
      </w:r>
    </w:p>
    <w:p w14:paraId="25E3F871" w14:textId="77777777" w:rsidR="00C97344" w:rsidRPr="00982055" w:rsidRDefault="00C97344" w:rsidP="00C97344">
      <w:pPr>
        <w:rPr>
          <w:color w:val="FF0000"/>
        </w:rPr>
      </w:pPr>
      <w:r w:rsidRPr="00982055">
        <w:rPr>
          <w:color w:val="FF0000"/>
        </w:rPr>
        <w:t xml:space="preserve">We compared several different models of vitrinite reflectance: EASY%Ro (Sweeney &amp; Burnham, 1990), EASY%RoB (Burnham 2019), EASY%RoV (Burnham 2019), and Basin%Ro (Nielsen et al., 2016).  We show both F (fraction of oil generated as mod-eled) and modeled %Ro (Fig. S-1A, S-1B).  </w:t>
      </w:r>
    </w:p>
    <w:p w14:paraId="32704395" w14:textId="35BEBF3F" w:rsidR="00E04AC6" w:rsidRPr="00982055" w:rsidRDefault="00C97344" w:rsidP="00C97344">
      <w:pPr>
        <w:rPr>
          <w:color w:val="FF0000"/>
        </w:rPr>
      </w:pPr>
      <w:r w:rsidRPr="00982055">
        <w:rPr>
          <w:color w:val="FF0000"/>
        </w:rPr>
        <w:t>We assumed here that parimary oil generation occurs principally within the range 0.5 to 1.3 %Ro-equivalent (Burnham, 2019).  Under conditions encountered in this experiment, the modeled conversion of oil is between 5% and 95%, respectively (Fig. S1).</w:t>
      </w:r>
    </w:p>
    <w:p w14:paraId="35A9E7EC" w14:textId="6BD58CC4" w:rsidR="005B7361" w:rsidRPr="00982055" w:rsidRDefault="00082994" w:rsidP="005B7361">
      <w:pPr>
        <w:rPr>
          <w:color w:val="FF0000"/>
        </w:rPr>
      </w:pPr>
      <w:r w:rsidRPr="00982055">
        <w:rPr>
          <w:color w:val="FF0000"/>
        </w:rPr>
        <w:t>Zhang et al</w:t>
      </w:r>
    </w:p>
    <w:p w14:paraId="17CE726B" w14:textId="0F5499FF" w:rsidR="0061729B" w:rsidRPr="00982055" w:rsidRDefault="0061729B" w:rsidP="005B7361">
      <w:pPr>
        <w:rPr>
          <w:color w:val="FF0000"/>
        </w:rPr>
      </w:pPr>
      <w:r w:rsidRPr="00982055">
        <w:rPr>
          <w:color w:val="FF0000"/>
        </w:rPr>
        <w:t>Oil cracking hydrous: Jin et al, He et al 2019</w:t>
      </w:r>
    </w:p>
    <w:p w14:paraId="7E9733B3" w14:textId="29A96786" w:rsidR="0061729B" w:rsidRPr="00982055" w:rsidRDefault="0061729B" w:rsidP="005B7361">
      <w:pPr>
        <w:rPr>
          <w:color w:val="FF0000"/>
        </w:rPr>
      </w:pPr>
      <w:r w:rsidRPr="00982055">
        <w:rPr>
          <w:color w:val="FF0000"/>
        </w:rPr>
        <w:t>Kerogen maturation hydrous:  Gao et al., 2014 (higher maturity)</w:t>
      </w:r>
    </w:p>
    <w:p w14:paraId="18BE73E1" w14:textId="51C8074A" w:rsidR="0061729B" w:rsidRPr="00982055" w:rsidRDefault="001A1E29" w:rsidP="005B7361">
      <w:pPr>
        <w:rPr>
          <w:color w:val="FF0000"/>
        </w:rPr>
      </w:pPr>
      <w:r w:rsidRPr="00982055">
        <w:rPr>
          <w:color w:val="FF0000"/>
        </w:rPr>
        <w:t>French et al, Eagle Ford geochemistry for Sorg/TOC</w:t>
      </w:r>
    </w:p>
    <w:p w14:paraId="400E17D4" w14:textId="0687EEAA" w:rsidR="00F032AC" w:rsidRDefault="00F032AC" w:rsidP="005B7361">
      <w:r>
        <w:lastRenderedPageBreak/>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of deuterated methane isotopolog</w:t>
      </w:r>
      <w:r w:rsidR="004B316A">
        <w:t xml:space="preserve">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614FBB17" w14:textId="77777777" w:rsidR="0077625C" w:rsidRDefault="0077625C" w:rsidP="005B7361"/>
    <w:p w14:paraId="58C8A8DC" w14:textId="77777777" w:rsidR="0077625C" w:rsidRPr="00092304" w:rsidRDefault="0077625C" w:rsidP="0077625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 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4F72F4F0" w14:textId="77777777" w:rsidR="0077625C" w:rsidRDefault="0077625C" w:rsidP="0077625C"/>
    <w:p w14:paraId="082B7149" w14:textId="77777777" w:rsidR="0077625C" w:rsidRDefault="0077625C" w:rsidP="0077625C">
      <w:r>
        <w:rPr>
          <w:highlight w:val="yellow"/>
        </w:rPr>
        <w:t>Comments in</w:t>
      </w:r>
      <w:r w:rsidRPr="00222825">
        <w:rPr>
          <w:highlight w:val="yellow"/>
        </w:rPr>
        <w:t xml:space="preserve"> Wei et al., 2019, Org Geochem</w:t>
      </w:r>
    </w:p>
    <w:p w14:paraId="05A5A5AF" w14:textId="77777777" w:rsidR="0077625C" w:rsidRDefault="0077625C" w:rsidP="0077625C">
      <w:r>
        <w:rPr>
          <w:noProof/>
        </w:rPr>
        <w:drawing>
          <wp:inline distT="0" distB="0" distL="0" distR="0" wp14:anchorId="3ED1EBD6" wp14:editId="1651529A">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45625" cy="1117592"/>
                    </a:xfrm>
                    <a:prstGeom prst="rect">
                      <a:avLst/>
                    </a:prstGeom>
                  </pic:spPr>
                </pic:pic>
              </a:graphicData>
            </a:graphic>
          </wp:inline>
        </w:drawing>
      </w:r>
    </w:p>
    <w:p w14:paraId="3682D83C" w14:textId="77777777" w:rsidR="0077625C" w:rsidRDefault="0077625C" w:rsidP="005B7361"/>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the production of undeuterated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lastRenderedPageBreak/>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Ph.D dissertation at  Colorado School of Mines by Mohammed Al Duhailan (now with Saudi Aramco)  has made </w:t>
      </w:r>
      <w:r w:rsidRPr="00CD682B">
        <w:rPr>
          <w:highlight w:val="yellow"/>
        </w:rPr>
        <w:lastRenderedPageBreak/>
        <w:t>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39513F2D"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450F1CA8" w14:textId="77777777" w:rsidR="00B6568E" w:rsidRDefault="004D3DA2" w:rsidP="00B6568E">
      <w:pPr>
        <w:pStyle w:val="Bibliography"/>
      </w:pPr>
      <w:r>
        <w:rPr>
          <w:b/>
        </w:rPr>
        <w:fldChar w:fldCharType="begin"/>
      </w:r>
      <w:r w:rsidR="00716AB2">
        <w:rPr>
          <w:b/>
        </w:rPr>
        <w:instrText xml:space="preserve"> ADDIN ZOTERO_BIBL {"uncited":[],"omitted":[],"custom":[]} CSL_BIBLIOGRAPHY </w:instrText>
      </w:r>
      <w:r>
        <w:rPr>
          <w:b/>
        </w:rPr>
        <w:fldChar w:fldCharType="separate"/>
      </w:r>
      <w:r w:rsidR="00B6568E">
        <w:t>Baskin, D.K., 1997. Atomic H/C ratio of kerogen as an estimate of thermal maturity and organic matter conversion. AAPG bulletin 81, 1437–1450.</w:t>
      </w:r>
    </w:p>
    <w:p w14:paraId="6FCB2B3A" w14:textId="77777777" w:rsidR="00B6568E" w:rsidRDefault="00B6568E" w:rsidP="00B6568E">
      <w:pPr>
        <w:pStyle w:val="Bibliography"/>
      </w:pPr>
      <w:r>
        <w:t>Berner, U., Faber, E., S</w:t>
      </w:r>
      <w:r>
        <w:lastRenderedPageBreak/>
        <w:t>cheeder, G., Panten, D., 1995. Primary cracking of algal and landplant kerogens: kinetic models of isotope variations in methane, ethane and propane. Chemical Geology 126, 233–245.</w:t>
      </w:r>
    </w:p>
    <w:p w14:paraId="604633E0" w14:textId="77777777" w:rsidR="00B6568E" w:rsidRDefault="00B6568E" w:rsidP="00B6568E">
      <w:pPr>
        <w:pStyle w:val="Bibliography"/>
      </w:pPr>
      <w:r>
        <w:t>Burnham, A.K., 2019. Kinetic models of vitrinite, kerogen, and bitumen reflectance. Organic Geochemistry 131, 50–59.</w:t>
      </w:r>
    </w:p>
    <w:p w14:paraId="0040F01F" w14:textId="77777777" w:rsidR="00B6568E" w:rsidRDefault="00B6568E" w:rsidP="00B6568E">
      <w:pPr>
        <w:pStyle w:val="Bibliography"/>
      </w:pPr>
      <w:r>
        <w:t>Cardneaux, A., Nunn, J.A., 2013. Estimates of maturation and TOC from log data in the Eagle Ford Shale, Maverick Basin of South Texas. Gulf Coast Association of Geological Societies Transactions 63, 111–124.</w:t>
      </w:r>
    </w:p>
    <w:p w14:paraId="56487D46" w14:textId="77777777" w:rsidR="00B6568E" w:rsidRDefault="00B6568E" w:rsidP="00B6568E">
      <w:pPr>
        <w:pStyle w:val="Bibliography"/>
      </w:pPr>
      <w:r>
        <w:t>Cardneaux, A.P., 2012. Mapping of the oil window in the Eagle Ford shale play of southwest Texas using thermal modeling and log overlay analysis (Masters Thesis). Louisiana State University.</w:t>
      </w:r>
    </w:p>
    <w:p w14:paraId="35FAC01F" w14:textId="77777777" w:rsidR="00B6568E" w:rsidRDefault="00B6568E" w:rsidP="00B6568E">
      <w:pPr>
        <w:pStyle w:val="Bibliography"/>
      </w:pPr>
      <w:r>
        <w:t>Clayton, C., 2003. Hydrogen isotope systematics of thermally generated natural gas. International Meeting on Organic Geochemistry, 21st, Kraków, Poland, Book Abstr. Part I 51–52.</w:t>
      </w:r>
    </w:p>
    <w:p w14:paraId="6FA93761" w14:textId="77777777" w:rsidR="00B6568E" w:rsidRDefault="00B6568E" w:rsidP="00B6568E">
      <w:pPr>
        <w:pStyle w:val="Bibliography"/>
      </w:pPr>
      <w:r>
        <w:t>Dibeler, V.H., Mohler, F.L., 1950. Mass spectra of the deuteromethanes. J. Research Nat. Bur. Standards 45, 441–444.</w:t>
      </w:r>
    </w:p>
    <w:p w14:paraId="49BE8770" w14:textId="77777777" w:rsidR="00B6568E" w:rsidRDefault="00B6568E" w:rsidP="00B6568E">
      <w:pPr>
        <w:pStyle w:val="Bibliography"/>
      </w:pPr>
      <w:r>
        <w:t>Dong, G., Xie, H., Formolo, M., Lawson, M., Sessions, A., Eiler, J., 2021. Clumped isotope effects of thermogenic methane formation: insights from pyrolysis of hydrocarbons. Geochimica et Cosmochimica Acta. doi:10.1016/j.gca.2021.03.009</w:t>
      </w:r>
    </w:p>
    <w:p w14:paraId="2D5EAFA0" w14:textId="77777777" w:rsidR="00B6568E" w:rsidRDefault="00B6568E" w:rsidP="00B6568E">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24846218" w14:textId="77777777" w:rsidR="00B6568E" w:rsidRDefault="00B6568E" w:rsidP="00B6568E">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05B40BD0" w14:textId="77777777" w:rsidR="00B6568E" w:rsidRDefault="00B6568E" w:rsidP="00B6568E">
      <w:pPr>
        <w:pStyle w:val="Bibliography"/>
      </w:pPr>
      <w:r>
        <w:t>Eldrett, J.S., Minisini, D., Bergman, S.C., 2014. Decoupling of the carbon cycle during Ocean Anoxic Event 2. Geology 42, 567–570.</w:t>
      </w:r>
    </w:p>
    <w:p w14:paraId="6735DCEA" w14:textId="77777777" w:rsidR="00B6568E" w:rsidRDefault="00B6568E" w:rsidP="00B6568E">
      <w:pPr>
        <w:pStyle w:val="Bibliography"/>
      </w:pPr>
      <w:r>
        <w:t>French, K.L., Birdwell, J.E., Lewan, M.D., 2020. Trends in thermal maturity indicators for the organic sulfur-rich Eagle Ford Shale. Marine and Petroleum Geology 118, 104459.</w:t>
      </w:r>
    </w:p>
    <w:p w14:paraId="1868D93F" w14:textId="77777777" w:rsidR="00B6568E" w:rsidRDefault="00B6568E" w:rsidP="00B6568E">
      <w:pPr>
        <w:pStyle w:val="Bibliography"/>
      </w:pPr>
      <w: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0963105E" w14:textId="77777777" w:rsidR="00B6568E" w:rsidRDefault="00B6568E" w:rsidP="00B6568E">
      <w:pPr>
        <w:pStyle w:val="Bibliography"/>
      </w:pPr>
      <w:r>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3877AEC1" w14:textId="77777777" w:rsidR="00B6568E" w:rsidRDefault="00B6568E" w:rsidP="00B6568E">
      <w:pPr>
        <w:pStyle w:val="Bibliography"/>
      </w:pPr>
      <w:r>
        <w:t>Harbor, R.L., 2011. Facies characterization and stratigraphic architecture of organic-rich mudrocks, Upper Cretaceous Eagle Ford Formation, South Texas (Masters Thesis). University of Texas at Austin.</w:t>
      </w:r>
    </w:p>
    <w:p w14:paraId="6277FC53" w14:textId="77777777" w:rsidR="00B6568E" w:rsidRDefault="00B6568E" w:rsidP="00B6568E">
      <w:pPr>
        <w:pStyle w:val="Bibliography"/>
      </w:pPr>
      <w:r>
        <w:t>Hentz, T.F., Ruppel, S.C., 2010. Regional lithostratigraphy of the Eagle Ford Shale: Maverick Basin to East Texas Basin. Gulf Coast Association of Geological Societies Transactions 60, 325–337.</w:t>
      </w:r>
    </w:p>
    <w:p w14:paraId="3017F0AB" w14:textId="77777777" w:rsidR="00B6568E" w:rsidRDefault="00B6568E" w:rsidP="00B6568E">
      <w:pPr>
        <w:pStyle w:val="Bibliography"/>
      </w:pPr>
      <w:r>
        <w:t>Hoering, T., 1984. Thermal reactions of kerogen with added water, heavy water and pure organic substances. Organic Geochemistry 5, 267–278.</w:t>
      </w:r>
    </w:p>
    <w:p w14:paraId="217894E8" w14:textId="77777777" w:rsidR="00B6568E" w:rsidRDefault="00B6568E" w:rsidP="00B6568E">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29F55862" w14:textId="77777777" w:rsidR="00B6568E" w:rsidRDefault="00B6568E" w:rsidP="00B6568E">
      <w:pPr>
        <w:pStyle w:val="Bibliography"/>
      </w:pPr>
      <w:r>
        <w:t>Hunt, J.M., 1996. Petroleum geochemistry and geology, 2nd ed.</w:t>
      </w:r>
    </w:p>
    <w:p w14:paraId="444C61BF" w14:textId="77777777" w:rsidR="00B6568E" w:rsidRDefault="00B6568E" w:rsidP="00B6568E">
      <w:pPr>
        <w:pStyle w:val="Bibliography"/>
      </w:pPr>
      <w:r>
        <w:t>IHS Markit Well Database, 2019.</w:t>
      </w:r>
    </w:p>
    <w:p w14:paraId="414EB46D" w14:textId="77777777" w:rsidR="00B6568E" w:rsidRDefault="00B6568E" w:rsidP="00B6568E">
      <w:pPr>
        <w:pStyle w:val="Bibliography"/>
      </w:pPr>
      <w:r>
        <w:t>Labidi, J., Young, E.D., Giunta, T., Kohl, I.E., Seewald, J., Tang, H., Lilley, M.D., Früh-Green, G.L., 2020. Methane thermometry in deep-sea hydrothermal systems: Evidence for re-ordering of doubly-substituted isotopologues during fluid cooling. Geochimica et Cosm</w:t>
      </w:r>
      <w:r>
        <w:lastRenderedPageBreak/>
        <w:t>ochimica Acta 288, 248–261.</w:t>
      </w:r>
    </w:p>
    <w:p w14:paraId="036CA3DA" w14:textId="77777777" w:rsidR="00B6568E" w:rsidRDefault="00B6568E" w:rsidP="00B6568E">
      <w:pPr>
        <w:pStyle w:val="Bibliography"/>
      </w:pPr>
      <w:r>
        <w:t>Leif, R.N., Simoneit, B.R., 2000. The role of alkenes produced during hydrous pyrolysis of a shale. Organic Geochemistry 31, 1189–1208.</w:t>
      </w:r>
    </w:p>
    <w:p w14:paraId="79D68509" w14:textId="77777777" w:rsidR="00B6568E" w:rsidRDefault="00B6568E" w:rsidP="00B6568E">
      <w:pPr>
        <w:pStyle w:val="Bibliography"/>
      </w:pPr>
      <w:r>
        <w:t>Lewan, M., 1985. Evaluation of petroleum generation by hydrous pyrolysis experimentation [and discussion]. Philosophical Transactions of the Royal Society of London. Series A, Mathematical and Physical Sciences 315, 123–134.</w:t>
      </w:r>
    </w:p>
    <w:p w14:paraId="35BA95DE" w14:textId="77777777" w:rsidR="00B6568E" w:rsidRDefault="00B6568E" w:rsidP="00B6568E">
      <w:pPr>
        <w:pStyle w:val="Bibliography"/>
      </w:pPr>
      <w:r>
        <w:t>Lewan, M., 1997. Experiments on the role of water in petroleum formation. Geochimica et Cosmochimica Acta 61, 3691–3723.</w:t>
      </w:r>
    </w:p>
    <w:p w14:paraId="52143931" w14:textId="77777777" w:rsidR="00B6568E" w:rsidRDefault="00B6568E" w:rsidP="00B6568E">
      <w:pPr>
        <w:pStyle w:val="Bibliography"/>
      </w:pPr>
      <w:r>
        <w:t>Lis, G.P., Schimmelmann, A., Mastalerz, M., 2006. D/H ratios and hydrogen exchangeability of type-II kerogens with increasing thermal maturity. Organic Geochemistry 37, 342–353.</w:t>
      </w:r>
    </w:p>
    <w:p w14:paraId="6CE2FAF1" w14:textId="77777777" w:rsidR="00B6568E" w:rsidRDefault="00B6568E" w:rsidP="00B6568E">
      <w:pPr>
        <w:pStyle w:val="Bibliography"/>
      </w:pPr>
      <w:r>
        <w:t>Lloyd, M.K., Eldridge, D.L., Stolper, D.A., 2021. Clumped 13CH2D and 12CHD2 compositions of methyl groups from wood and synthetic monomers: Methods, experimental and theoretical calibrations, and initial results. Geochimica et Cosmochimica Acta 297, 233–275.</w:t>
      </w:r>
    </w:p>
    <w:p w14:paraId="5AC1F034" w14:textId="77777777" w:rsidR="00B6568E" w:rsidRDefault="00B6568E" w:rsidP="00B6568E">
      <w:pPr>
        <w:pStyle w:val="Bibliography"/>
      </w:pPr>
      <w:r>
        <w:t>Ni, Y., Ma, Q., Ellis, G.S., Dai, J., Katz, B., Zhang, S., Tang, Y., 2011. Fundamental studies on kinetic isotope effect (KIE) of hydrogen isotope fractionation in natural gas systems. Geochimica et Cosmochimica Acta 75, 2696–2707.</w:t>
      </w:r>
    </w:p>
    <w:p w14:paraId="5D28D015" w14:textId="77777777" w:rsidR="00B6568E" w:rsidRDefault="00B6568E" w:rsidP="00B6568E">
      <w:pPr>
        <w:pStyle w:val="Bibliography"/>
      </w:pPr>
      <w:r>
        <w:t>Reeves, E.P., Seewald, J.S., Sylva, S.P., 2012. Hydrogen isotope exchange between \emphn-alkanes and water under hydrothermal conditions. Geochimica et Cosmochimica Acta 77, 582–599.</w:t>
      </w:r>
    </w:p>
    <w:p w14:paraId="01C3A3A1" w14:textId="77777777" w:rsidR="00B6568E" w:rsidRDefault="00B6568E" w:rsidP="00B6568E">
      <w:pPr>
        <w:pStyle w:val="Bibliography"/>
      </w:pPr>
      <w:r>
        <w:t>Rowe, D., Muehlenbachs, K., 1999. Low-temperature thermal generation of hydrocarbon gases in shallow shales. Nature 398, 61–63.</w:t>
      </w:r>
    </w:p>
    <w:p w14:paraId="4968FD7A" w14:textId="77777777" w:rsidR="00B6568E" w:rsidRDefault="00B6568E" w:rsidP="00B6568E">
      <w:pPr>
        <w:pStyle w:val="Bibliography"/>
      </w:pPr>
      <w:r>
        <w:t>Sackett, W.M., 1978. Carbon and hydrogen isotope effects during the thermocatalytic production of hydrocarbons in laboratory simulation experiments. Geochimica et Cosmochimica Acta 42, 571–580.</w:t>
      </w:r>
    </w:p>
    <w:p w14:paraId="5BD10EAF" w14:textId="77777777" w:rsidR="00B6568E" w:rsidRDefault="00B6568E" w:rsidP="00B6568E">
      <w:pPr>
        <w:pStyle w:val="Bibliography"/>
      </w:pPr>
      <w:r>
        <w:t>Sackett, W.M., Conkright, M., 1997. Summary and re-evaluation of the high-temperature isotope geochemistry of methane. Geochimica et Cosmochimica Acta 61, 1941–1952.</w:t>
      </w:r>
    </w:p>
    <w:p w14:paraId="7E2D267D" w14:textId="77777777" w:rsidR="00B6568E" w:rsidRDefault="00B6568E" w:rsidP="00B6568E">
      <w:pPr>
        <w:pStyle w:val="Bibliography"/>
      </w:pPr>
      <w:r>
        <w:t>Sattler, A., 2018. Hydrogen/Deuterium (H/D) exchange catalysis in alkanes. ACS Catalysis 8, 2296–2312.</w:t>
      </w:r>
    </w:p>
    <w:p w14:paraId="252A7E3A" w14:textId="77777777" w:rsidR="00B6568E" w:rsidRDefault="00B6568E" w:rsidP="00B6568E">
      <w:pPr>
        <w:pStyle w:val="Bibliography"/>
      </w:pPr>
      <w:r>
        <w:t>Schimmelmann, A., Boudou, J.-P., Lewan, M.D., Wintsch, R.P., 2001. Experimental controls on D/H and \textsuperscript13C/\textsuperscript12C ratios of kerogen, bitumen and oil during hydrous pyrolysis. Organic Geochemistry 32, 1009–1018.</w:t>
      </w:r>
    </w:p>
    <w:p w14:paraId="6A393170" w14:textId="77777777" w:rsidR="00B6568E" w:rsidRDefault="00B6568E" w:rsidP="00B6568E">
      <w:pPr>
        <w:pStyle w:val="Bibliography"/>
      </w:pPr>
      <w:r>
        <w:t>Schimmelmann, A., Lewan, M.D., Wintsch, R.P., 1999. D/H isotope ratios of kerogen, bitumen, oil, and water in hydrous pyrolysis of source rocks containing kerogen types I, II, IIS, and III. Geochimica et Cosmochimica Acta 63, 3751–3766.</w:t>
      </w:r>
    </w:p>
    <w:p w14:paraId="2F2A82A2" w14:textId="77777777" w:rsidR="00B6568E" w:rsidRDefault="00B6568E" w:rsidP="00B6568E">
      <w:pPr>
        <w:pStyle w:val="Bibliography"/>
      </w:pPr>
      <w:r>
        <w:t>Schimmelmann, A., Sessions, A.L., Mastalerz, M., 2006. Hydrogen isotopic (D/H) composition of organic matter during diagenesis and thermal maturation. Annual Review of Earth and Planetary Sciences 34, 501–533.</w:t>
      </w:r>
    </w:p>
    <w:p w14:paraId="0CE25EBD" w14:textId="77777777" w:rsidR="00B6568E" w:rsidRDefault="00B6568E" w:rsidP="00B6568E">
      <w:pPr>
        <w:pStyle w:val="Bibliography"/>
      </w:pPr>
      <w:r>
        <w:t>Seewald, J.S., 1994. Evidence for metastable equilibrium between hydrocarbons under hydrothermal conditions. Nature 370, 285–287.</w:t>
      </w:r>
    </w:p>
    <w:p w14:paraId="635942FD" w14:textId="77777777" w:rsidR="00B6568E" w:rsidRDefault="00B6568E" w:rsidP="00B6568E">
      <w:pPr>
        <w:pStyle w:val="Bibliography"/>
      </w:pPr>
      <w:r>
        <w:t>Seewald, J.S., 2003. Organic–inorganic interactions in petroleum-producing sedimentary basins. Nature 426, 327–333.</w:t>
      </w:r>
    </w:p>
    <w:p w14:paraId="726BC4F1" w14:textId="77777777" w:rsidR="00B6568E" w:rsidRDefault="00B6568E" w:rsidP="00B6568E">
      <w:pPr>
        <w:pStyle w:val="Bibliography"/>
      </w:pPr>
      <w:r>
        <w:t>Seewald, J.S., Benitez-Nelson, B.C., Whelan, J.K., 1998. Laboratory and theoretical constraints on the generation and composition of natural gas. Geochimica et Cosmochimica Acta 62, 1599–1617.</w:t>
      </w:r>
    </w:p>
    <w:p w14:paraId="2B6F3402" w14:textId="77777777" w:rsidR="00B6568E" w:rsidRDefault="00B6568E" w:rsidP="00B6568E">
      <w:pPr>
        <w:pStyle w:val="Bibliography"/>
      </w:pPr>
      <w:r>
        <w:t>Sessions, A.L., 2016. Factors controlling the deuterium contents of sedimentary hydrocarbons. Organic Geochemistry 96, 43–64.</w:t>
      </w:r>
    </w:p>
    <w:p w14:paraId="642AFE47" w14:textId="77777777" w:rsidR="00B6568E" w:rsidRDefault="00B6568E" w:rsidP="00B6568E">
      <w:pPr>
        <w:pStyle w:val="Bibliography"/>
      </w:pPr>
      <w:r>
        <w:t>Sessions, A.L., Sylva, S.P., Summons, R.E., Hayes, J.M., 2004. Isotopic exchange of carbon-bound hydrogen over geologic timescales. Geochimica et Cosmochimica Acta 68, 1545–1559.</w:t>
      </w:r>
    </w:p>
    <w:p w14:paraId="6069C38E" w14:textId="77777777" w:rsidR="00B6568E" w:rsidRDefault="00B6568E" w:rsidP="00B6568E">
      <w:pPr>
        <w:pStyle w:val="Bibliography"/>
      </w:pPr>
      <w:r>
        <w:t>Seyfried, W.E., Jr., Janecky, D.R., Berndt, M.E., 1987. Rocking autoclaves for hydrothermal experiments, II. The flexible reaction-cell system. Hydrothermal Experimental Techniques 9, 216–239.</w:t>
      </w:r>
    </w:p>
    <w:p w14:paraId="54800FA7" w14:textId="77777777" w:rsidR="00B6568E" w:rsidRDefault="00B6568E" w:rsidP="00B6568E">
      <w:pPr>
        <w:pStyle w:val="Bibliography"/>
      </w:pPr>
      <w:r>
        <w:t>Shuai, Y., Etiope, G., Zhang, S., Douglas, P.M., Huang, L., Eiler, J.M., 2018. Methane clumped isotopes in the Songliao Basin (China): New insights into abiotic vs. biotic hydrocarbon formation. Earth and Planetary Science Letters 482, 213–221.</w:t>
      </w:r>
    </w:p>
    <w:p w14:paraId="4FE5572E" w14:textId="77777777" w:rsidR="00B6568E" w:rsidRDefault="00B6568E" w:rsidP="00B6568E">
      <w:pPr>
        <w:pStyle w:val="Bibliography"/>
      </w:pPr>
      <w:r>
        <w:t>Smith, J., Rigby, D., Gould, K., Hart, G., Hargraves, A., 1985. An isotopic study of hydrocarbon generation processes. Organic Geochemistry 8, 341–347.</w:t>
      </w:r>
    </w:p>
    <w:p w14:paraId="2C4E4D90" w14:textId="77777777" w:rsidR="00B6568E" w:rsidRDefault="00B6568E" w:rsidP="00B6568E">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53025C96" w14:textId="77777777" w:rsidR="00B6568E" w:rsidRDefault="00B6568E" w:rsidP="00B6568E">
      <w:pPr>
        <w:pStyle w:val="Bibliography"/>
      </w:pPr>
      <w:r>
        <w:t>Stolper, D.A., Lawson, M., Davis, C.L., Ferreira, A.A., Santos Neto, E.V., Ellis, G.S., Lewan, M.D., Martini, A.M., Tang, Y., Schoell, M., Sessions, A.L., Eiler, J.M., 2014. Formation temperatures of thermogenic and biogenic methane. Science 344, 1500–1503.</w:t>
      </w:r>
    </w:p>
    <w:p w14:paraId="1CA6C714" w14:textId="77777777" w:rsidR="00B6568E" w:rsidRDefault="00B6568E" w:rsidP="00B6568E">
      <w:pPr>
        <w:pStyle w:val="Bibliography"/>
      </w:pPr>
      <w:r>
        <w:t>Sun, X., Zhang, T., Sun, Y., Milliken, K.L., Sun, D., 2016. Geochemical evidence of organic matter source input and depositional environments in the lower and upper Eagle Ford Formation, south Texas. Organic Geochemistry 98, 66–81.</w:t>
      </w:r>
    </w:p>
    <w:p w14:paraId="453002E9" w14:textId="77777777" w:rsidR="00B6568E" w:rsidRDefault="00B6568E" w:rsidP="00B6568E">
      <w:pPr>
        <w:pStyle w:val="Bibliography"/>
      </w:pPr>
      <w:r>
        <w:t>Sweeney, J.J., Burnham, A.K., 1990. Evaluation of a Simple Model of Vitrinite Reflectance Based on Chemical Kinetics (1). AAPG Bulletin 74, 1559–1570.</w:t>
      </w:r>
    </w:p>
    <w:p w14:paraId="5DEC8AC5" w14:textId="77777777" w:rsidR="00B6568E" w:rsidRDefault="00B6568E" w:rsidP="00B6568E">
      <w:pPr>
        <w:pStyle w:val="Bibliography"/>
      </w:pPr>
      <w:r>
        <w:t xml:space="preserve">Tang, Y., Huang, Y., Ellis, G.S., Wang, Y., Kralert, P.G., Gillaizeau, B., Ma, Q., Hwang, R., 2005. A kinetic model for thermally induced hydrogen and carbon isotope fractionation of individual </w:t>
      </w:r>
      <w:r>
        <w:rPr>
          <w:i/>
          <w:iCs/>
        </w:rPr>
        <w:t>n</w:t>
      </w:r>
      <w:r>
        <w:t>-alkanes in crude oil. Geochimica et Cosmochimica Acta 69, 4505–4520.</w:t>
      </w:r>
    </w:p>
    <w:p w14:paraId="56949782" w14:textId="77777777" w:rsidR="00B6568E" w:rsidRDefault="00B6568E" w:rsidP="00B6568E">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1D853E4E" w14:textId="77777777" w:rsidR="00B6568E" w:rsidRDefault="00B6568E" w:rsidP="00B6568E">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1BB3F547" w14:textId="77777777" w:rsidR="00B6568E" w:rsidRDefault="00B6568E" w:rsidP="00B6568E">
      <w:pPr>
        <w:pStyle w:val="Bibliography"/>
      </w:pPr>
      <w:r>
        <w:t>Wang, D.T., 2017. The geochemistry of methane isotopologues (PhD Thesis). Massachusetts Institute of Technology and Woods Hole Oceanographic Institution. doi:10.1575/1912/9052</w:t>
      </w:r>
    </w:p>
    <w:p w14:paraId="61D56E72" w14:textId="77777777" w:rsidR="00B6568E" w:rsidRDefault="00B6568E" w:rsidP="00B6568E">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53FAFA75" w14:textId="77777777" w:rsidR="00B6568E" w:rsidRDefault="00B6568E" w:rsidP="00B6568E">
      <w:pPr>
        <w:pStyle w:val="Bibliography"/>
      </w:pPr>
      <w:r>
        <w:t>Wang, D.T., Reeves, E.P., McDermott, J.M., Seewald, J.S., Ono, S., 2018. Clumped isotopologue constraints on the origin of methane at seafloor hot springs. Geochimica et Cosmochimica Acta 223, 141–158.</w:t>
      </w:r>
    </w:p>
    <w:p w14:paraId="5E673BAF" w14:textId="77777777" w:rsidR="00B6568E" w:rsidRDefault="00B6568E" w:rsidP="00B6568E">
      <w:pPr>
        <w:pStyle w:val="Bibliography"/>
      </w:pPr>
      <w:r>
        <w:t>Wei, L., Gao, Z., Mastalerz, M., Schimmelmann, A., Gao, L., Wang, X., Liu, X., Wang, Y., Qiu, Z., 2019. Influence of water hydrogen on the hydrogen stable isotope ratio of methane at low versus high temperatures of methanogenesis. Organic Geochemistry 128, 137–147.</w:t>
      </w:r>
    </w:p>
    <w:p w14:paraId="396998F8" w14:textId="77777777" w:rsidR="00B6568E" w:rsidRDefault="00B6568E" w:rsidP="00B6568E">
      <w:pPr>
        <w:pStyle w:val="Bibliography"/>
      </w:pPr>
      <w:r>
        <w:t>Whelan, J.K., Thompson-Rizer, C.L., 1993. Chemical Methods for Assessing Kerogen and Protokerogen Types and Maturity, in: Engel, M.H., Macko, S.A. (Eds.), Organic Geochemistry: Principles and Applications, Springer US, Boston, MA, p. 289–353.</w:t>
      </w:r>
    </w:p>
    <w:p w14:paraId="231E2741" w14:textId="77777777" w:rsidR="00B6568E" w:rsidRDefault="00B6568E" w:rsidP="00B6568E">
      <w:pPr>
        <w:pStyle w:val="Bibliography"/>
      </w:pPr>
      <w:r>
        <w:t>Xie, H., Dong, G., Formolo, M., Lawson, M., Liu, J., Cong, F., Mangenot, X., Shuai, Y., Ponton, C., Eiler, J., 2021. The evolution of intra- and inter-molecular isotope equilibria in natural gases with thermal maturation. Geochimica et Cosmochimica Acta. doi:10.1016/j.gca.2021.05.012</w:t>
      </w:r>
    </w:p>
    <w:p w14:paraId="56D4B530" w14:textId="77777777" w:rsidR="00B6568E" w:rsidRDefault="00B6568E" w:rsidP="00B6568E">
      <w:pPr>
        <w:pStyle w:val="Bibliography"/>
      </w:pPr>
      <w:r>
        <w:t>Yeh, H.-W., Epstein, S., 1981. Hydrogen and carbon isotopes of petroleum and related organic matter. Geochimica et Cosmochimica Acta 45, 753–762.</w:t>
      </w:r>
    </w:p>
    <w:p w14:paraId="3937E4B4" w14:textId="77777777" w:rsidR="00B6568E" w:rsidRDefault="00B6568E" w:rsidP="00B6568E">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7652BD96" w14:textId="2E1833FA"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3</w:t>
      </w:r>
      <w:r w:rsidRPr="00E86679">
        <w:rPr>
          <w:b/>
        </w:rPr>
        <w:fldChar w:fldCharType="end"/>
      </w:r>
      <w:bookmarkEnd w:id="5"/>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4BC79A9A"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6</w:t>
      </w:r>
      <w:r w:rsidR="00A910CF" w:rsidRPr="00E86679">
        <w:rPr>
          <w:b/>
        </w:rPr>
        <w:fldChar w:fldCharType="end"/>
      </w:r>
      <w:bookmarkEnd w:id="8"/>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r w:rsidR="006E18C6">
        <w:rPr>
          <w:color w:val="FF0000"/>
        </w:rPr>
        <w:t>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3BEF16C0" w:rsidR="00686114" w:rsidRPr="008D00B4" w:rsidRDefault="00156AFF" w:rsidP="00686114">
      <w:r w:rsidRPr="00156AFF">
        <w:rPr>
          <w:noProof/>
        </w:rPr>
        <w:lastRenderedPageBreak/>
        <w:drawing>
          <wp:inline distT="0" distB="0" distL="0" distR="0" wp14:anchorId="658225CD" wp14:editId="30E9AD8F">
            <wp:extent cx="8229600" cy="1791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1791377"/>
                    </a:xfrm>
                    <a:prstGeom prst="rect">
                      <a:avLst/>
                    </a:prstGeom>
                    <a:noFill/>
                    <a:ln>
                      <a:noFill/>
                    </a:ln>
                  </pic:spPr>
                </pic:pic>
              </a:graphicData>
            </a:graphic>
          </wp:inline>
        </w:drawing>
      </w:r>
    </w:p>
    <w:p w14:paraId="09269237" w14:textId="2434BF40"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7</w:t>
      </w:r>
      <w:r w:rsidRPr="00E86679">
        <w:rPr>
          <w:b/>
        </w:rPr>
        <w:fldChar w:fldCharType="end"/>
      </w:r>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AE4BFE">
        <w:t xml:space="preserve"> conditions of</w:t>
      </w:r>
      <w:r w:rsidR="00381C7C" w:rsidRPr="00381C7C">
        <w:t xml:space="preserve">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extensive deuteration (</w:t>
      </w:r>
      <w:r w:rsidR="00381C7C">
        <w:t>gas window</w:t>
      </w:r>
      <w:r w:rsidR="00AE4BFE">
        <w:t>)</w:t>
      </w:r>
      <w:r w:rsidR="00381C7C">
        <w:t xml:space="preserve">. </w:t>
      </w:r>
    </w:p>
    <w:p w14:paraId="69CF5C95" w14:textId="7B05C449" w:rsidR="00D1452A" w:rsidRPr="008D00B4" w:rsidRDefault="00D1452A" w:rsidP="00D1452A">
      <w:r>
        <w:rPr>
          <w:noProof/>
        </w:rPr>
        <w:lastRenderedPageBreak/>
        <w:drawing>
          <wp:inline distT="0" distB="0" distL="0" distR="0" wp14:anchorId="27480D6C" wp14:editId="1237A71A">
            <wp:extent cx="630555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05550" cy="4762500"/>
                    </a:xfrm>
                    <a:prstGeom prst="rect">
                      <a:avLst/>
                    </a:prstGeom>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oxygen and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and oxy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9"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1</w:t>
      </w:r>
      <w:r w:rsidR="00A910CF">
        <w:rPr>
          <w:b/>
          <w:sz w:val="20"/>
        </w:rPr>
        <w:fldChar w:fldCharType="end"/>
      </w:r>
      <w:bookmarkEnd w:id="9"/>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0"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2</w:t>
      </w:r>
      <w:r w:rsidR="00A910CF">
        <w:rPr>
          <w:b/>
          <w:sz w:val="20"/>
        </w:rPr>
        <w:fldChar w:fldCharType="end"/>
      </w:r>
      <w:bookmarkEnd w:id="10"/>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David T" w:date="2021-06-08T12:48:00Z" w:initials="WDT">
    <w:p w14:paraId="0325A10D" w14:textId="1C5C3F99" w:rsidR="001C33E5" w:rsidRDefault="001C33E5">
      <w:pPr>
        <w:pStyle w:val="CommentText"/>
      </w:pPr>
      <w:r>
        <w:rPr>
          <w:rStyle w:val="CommentReference"/>
        </w:rPr>
        <w:annotationRef/>
      </w:r>
      <w:hyperlink r:id="rId1" w:history="1">
        <w:r w:rsidRPr="00767BF5">
          <w:rPr>
            <w:rStyle w:val="Hyperlink"/>
          </w:rPr>
          <w:t>file:///I:\UTCS\Region\URC\Org_Data\HS_PG_USERS\Working\14_Users\Wang\Research\miniprojects\Water-derived%20H\HIPPIE-DIPPIE\irkin_code_modifiedforPapers\literature.xlsx</w:t>
        </w:r>
      </w:hyperlink>
      <w:r>
        <w:t xml:space="preserve"> </w:t>
      </w:r>
    </w:p>
  </w:comment>
  <w:comment w:id="1" w:author="Wang, David T" w:date="2021-06-08T17:29:00Z" w:initials="WDT">
    <w:p w14:paraId="49F5355B" w14:textId="1CB00E5C" w:rsidR="001C33E5" w:rsidRDefault="001C33E5">
      <w:pPr>
        <w:pStyle w:val="CommentText"/>
      </w:pPr>
      <w:r>
        <w:rPr>
          <w:rStyle w:val="CommentReference"/>
        </w:rPr>
        <w:annotationRef/>
      </w:r>
      <w:hyperlink r:id="rId2" w:history="1">
        <w:r w:rsidRPr="00767BF5">
          <w:rPr>
            <w:rStyle w:val="Hyperlink"/>
          </w:rPr>
          <w:t>file:///\\GYGDAT01\dtwang$\Sync\My%20Past%20Academic%20Life\HIPPIE-DIPPIE%20Revisited\matlab\concentration\TOTAL_GENERATED.xlsx</w:t>
        </w:r>
      </w:hyperlink>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5A10D" w15:done="0"/>
  <w15:commentEx w15:paraId="49F535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553EA" w14:textId="77777777" w:rsidR="00046788" w:rsidRDefault="00046788" w:rsidP="00F815F9">
      <w:pPr>
        <w:spacing w:after="0" w:line="240" w:lineRule="auto"/>
      </w:pPr>
      <w:r>
        <w:separator/>
      </w:r>
    </w:p>
  </w:endnote>
  <w:endnote w:type="continuationSeparator" w:id="0">
    <w:p w14:paraId="1784C7E7" w14:textId="77777777" w:rsidR="00046788" w:rsidRDefault="00046788" w:rsidP="00F815F9">
      <w:pPr>
        <w:spacing w:after="0" w:line="240" w:lineRule="auto"/>
      </w:pPr>
      <w:r>
        <w:continuationSeparator/>
      </w:r>
    </w:p>
  </w:endnote>
  <w:endnote w:type="continuationNotice" w:id="1">
    <w:p w14:paraId="7C2C75F1" w14:textId="77777777" w:rsidR="00046788" w:rsidRDefault="000467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1C33E5" w:rsidRDefault="001C33E5">
        <w:pPr>
          <w:pStyle w:val="Footer"/>
          <w:jc w:val="center"/>
        </w:pPr>
        <w:r>
          <w:fldChar w:fldCharType="begin"/>
        </w:r>
        <w:r>
          <w:instrText xml:space="preserve"> PAGE   \* MERGEFORMAT </w:instrText>
        </w:r>
        <w:r>
          <w:fldChar w:fldCharType="separate"/>
        </w:r>
        <w:r w:rsidR="00B6568E">
          <w:rPr>
            <w:noProof/>
          </w:rPr>
          <w:t>8</w:t>
        </w:r>
        <w:r>
          <w:rPr>
            <w:noProof/>
          </w:rPr>
          <w:fldChar w:fldCharType="end"/>
        </w:r>
      </w:p>
    </w:sdtContent>
  </w:sdt>
  <w:p w14:paraId="5290A8E7" w14:textId="77777777" w:rsidR="001C33E5" w:rsidRDefault="001C33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9CD90E" w14:textId="77777777" w:rsidR="00046788" w:rsidRDefault="00046788" w:rsidP="00F815F9">
      <w:pPr>
        <w:spacing w:after="0" w:line="240" w:lineRule="auto"/>
      </w:pPr>
      <w:r>
        <w:separator/>
      </w:r>
    </w:p>
  </w:footnote>
  <w:footnote w:type="continuationSeparator" w:id="0">
    <w:p w14:paraId="3F19E0F9" w14:textId="77777777" w:rsidR="00046788" w:rsidRDefault="00046788" w:rsidP="00F815F9">
      <w:pPr>
        <w:spacing w:after="0" w:line="240" w:lineRule="auto"/>
      </w:pPr>
      <w:r>
        <w:continuationSeparator/>
      </w:r>
    </w:p>
  </w:footnote>
  <w:footnote w:type="continuationNotice" w:id="1">
    <w:p w14:paraId="32BD289D" w14:textId="77777777" w:rsidR="00046788" w:rsidRDefault="00046788">
      <w:pPr>
        <w:spacing w:after="0" w:line="240" w:lineRule="auto"/>
      </w:pPr>
    </w:p>
  </w:footnote>
  <w:footnote w:id="2">
    <w:p w14:paraId="090A66A5" w14:textId="27C78C71" w:rsidR="001C33E5" w:rsidRDefault="001C33E5">
      <w:pPr>
        <w:pStyle w:val="FootnoteText"/>
      </w:pPr>
      <w:r w:rsidRPr="00691B59">
        <w:rPr>
          <w:rStyle w:val="FootnoteReference"/>
        </w:rPr>
        <w:footnoteRef/>
      </w:r>
      <w:r>
        <w:t xml:space="preserve"> </w:t>
      </w:r>
      <w:r w:rsidRPr="00807EED">
        <w:t>Results of this experiment were first presented by one of us in a Ph.D. thesis</w:t>
      </w:r>
      <w:r>
        <w:t xml:space="preserve"> </w:t>
      </w:r>
      <w:r>
        <w:fldChar w:fldCharType="begin"/>
      </w:r>
      <w:r>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xml:space="preserve">. This earlier version incorrectly represented the relative concentrations of the isotopologues due to 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rsidRPr="00807EED">
        <w:t xml:space="preserve"> in this paper. This paper has the most correct version known to us.</w:t>
      </w:r>
    </w:p>
  </w:footnote>
  <w:footnote w:id="3">
    <w:p w14:paraId="58F7CB32" w14:textId="0B1D643A" w:rsidR="004476CF" w:rsidRDefault="004476CF">
      <w:pPr>
        <w:pStyle w:val="FootnoteText"/>
      </w:pPr>
      <w:r>
        <w:rPr>
          <w:rStyle w:val="FootnoteReference"/>
        </w:rPr>
        <w:footnoteRef/>
      </w:r>
      <w:r>
        <w:t xml:space="preserve"> </w:t>
      </w:r>
      <w:r w:rsidRPr="004476CF">
        <w:t xml:space="preserve">It is </w:t>
      </w:r>
      <w:r w:rsidR="00166751">
        <w:t>conceivable</w:t>
      </w:r>
      <w:r w:rsidRPr="004476CF">
        <w:t xml:space="preserve"> that the C</w:t>
      </w:r>
      <w:r w:rsidR="00673CE2" w:rsidRPr="00673CE2">
        <w:rPr>
          <w:vertAlign w:val="superscript"/>
        </w:rPr>
        <w:t>1</w:t>
      </w:r>
      <w:r w:rsidRPr="004476CF">
        <w:t>H</w:t>
      </w:r>
      <w:r w:rsidRPr="004476CF">
        <w:rPr>
          <w:vertAlign w:val="subscript"/>
        </w:rPr>
        <w:t>4</w:t>
      </w:r>
      <w:r w:rsidRPr="004476CF">
        <w:t xml:space="preserve"> observed at time point #2 may have been </w:t>
      </w:r>
      <w:r w:rsidR="00166751">
        <w:t xml:space="preserve">gas originally present but </w:t>
      </w:r>
      <w:r w:rsidRPr="004476CF">
        <w:t>sorbed to a solid phase</w:t>
      </w:r>
      <w:r w:rsidR="00166751">
        <w:t xml:space="preserve"> at the start of the experiment</w:t>
      </w:r>
      <w:r w:rsidRPr="004476CF">
        <w:t xml:space="preserve"> and </w:t>
      </w:r>
      <w:r w:rsidR="00166751">
        <w:t xml:space="preserve">later </w:t>
      </w:r>
      <w:r w:rsidRPr="004476CF">
        <w:t xml:space="preserve">leached into the fluid, but we consider this unlikely because the concentration of methane tripled between time points #1 (19 h) and #2 (164 h).  Release of sorbed gases was probably nearly complete by 19 h.  </w:t>
      </w:r>
    </w:p>
  </w:footnote>
  <w:footnote w:id="4">
    <w:p w14:paraId="6F5106E4" w14:textId="7134CB72" w:rsidR="001C33E5" w:rsidRPr="000D46E9" w:rsidRDefault="001C33E5" w:rsidP="0099534A">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xml:space="preserve">] </w:t>
      </w:r>
      <w:r w:rsidRPr="000D46E9">
        <w:t>×</w:t>
      </w:r>
      <w:r>
        <w:t xml:space="preserve"> V</w:t>
      </w:r>
      <w:r>
        <w:rPr>
          <w:vertAlign w:val="subscript"/>
        </w:rPr>
        <w:t>withdrawn</w:t>
      </w:r>
      <w:r>
        <w:t xml:space="preserve"> ).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1C33E5" w:rsidRDefault="001C33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David T">
    <w15:presenceInfo w15:providerId="AD" w15:userId="S-1-5-21-110173463-419851672-1749447093-1149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65E"/>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A7"/>
    <w:rsid w:val="00337A6D"/>
    <w:rsid w:val="00337E83"/>
    <w:rsid w:val="0034010D"/>
    <w:rsid w:val="00340593"/>
    <w:rsid w:val="003409A4"/>
    <w:rsid w:val="003409E3"/>
    <w:rsid w:val="00340A59"/>
    <w:rsid w:val="00340AC8"/>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627"/>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6CF"/>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3F8A"/>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D38"/>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744"/>
    <w:rsid w:val="0073483C"/>
    <w:rsid w:val="00734938"/>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1F83"/>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492"/>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2C05"/>
    <w:rsid w:val="0099379F"/>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9C4"/>
    <w:rsid w:val="00A77ABA"/>
    <w:rsid w:val="00A80485"/>
    <w:rsid w:val="00A80584"/>
    <w:rsid w:val="00A80B31"/>
    <w:rsid w:val="00A8112C"/>
    <w:rsid w:val="00A81A27"/>
    <w:rsid w:val="00A81BD1"/>
    <w:rsid w:val="00A82816"/>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563"/>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51F"/>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3FEB"/>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AD3"/>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file:///\\GYGDAT01\dtwang$\Sync\My%20Past%20Academic%20Life\HIPPIE-DIPPIE%20Revisited\matlab\concentration\TOTAL_GENERATED.xlsx" TargetMode="External"/><Relationship Id="rId1" Type="http://schemas.openxmlformats.org/officeDocument/2006/relationships/hyperlink" Target="file:///I:\UTCS\Region\URC\Org_Data\HS_PG_USERS\Working\14_Users\Wang\Research\miniprojects\Water-derived%20H\HIPPIE-DIPPIE\irkin_code_modifiedforPapers\literature.xls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1.pn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C3C60CD-6519-4A27-BDB4-014312180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72</TotalTime>
  <Pages>1</Pages>
  <Words>21932</Words>
  <Characters>125015</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46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ang, David T</cp:lastModifiedBy>
  <cp:revision>465</cp:revision>
  <cp:lastPrinted>2021-06-08T00:25:00Z</cp:lastPrinted>
  <dcterms:created xsi:type="dcterms:W3CDTF">2020-05-25T17:55:00Z</dcterms:created>
  <dcterms:modified xsi:type="dcterms:W3CDTF">2021-06-1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Xz08AZ9Y"/&gt;&lt;style id="http://www.zotero.org/styles/organic-geochemistry" hasBibliography="1" bibliographyStyleHasBeenSet="1"/&gt;&lt;prefs&gt;&lt;pref name="fieldType" value="Field"/&gt;&lt;/prefs&gt;&lt;/data&gt;</vt:lpwstr>
  </property>
</Properties>
</file>